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Default="00E56EE1" w:rsidP="00E56EE1">
      <w:pPr>
        <w:pStyle w:val="Title"/>
      </w:pPr>
      <w:r>
        <w:t>Cross-sectional association between blood cholesterol and calcium levels in genetically diverse strains of mice.</w:t>
      </w:r>
    </w:p>
    <w:p w14:paraId="291656A3" w14:textId="7B926249" w:rsidR="00E56EE1" w:rsidRDefault="00E56EE1" w:rsidP="00E56EE1"/>
    <w:p w14:paraId="39D17FB5" w14:textId="54A1616B" w:rsidR="00E56EE1" w:rsidRDefault="00546A2E" w:rsidP="00E56EE1">
      <w:pPr>
        <w:rPr>
          <w:vertAlign w:val="superscript"/>
        </w:rPr>
      </w:pPr>
      <w:r w:rsidRPr="00546A2E">
        <w:rPr>
          <w:b/>
        </w:rPr>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Karen Svensson</w:t>
      </w:r>
      <w:r w:rsidR="00E56EE1" w:rsidRPr="00E56EE1">
        <w:rPr>
          <w:vertAlign w:val="superscript"/>
        </w:rPr>
        <w:t>2</w:t>
      </w:r>
      <w:r w:rsidR="00E56EE1">
        <w:t>, Gary D.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563611AA" w:rsidR="00E56EE1" w:rsidRDefault="00E56EE1" w:rsidP="00E56EE1">
      <w:r w:rsidRPr="00E56EE1">
        <w:rPr>
          <w:vertAlign w:val="superscript"/>
        </w:rPr>
        <w:t>2</w:t>
      </w:r>
      <w:r>
        <w:t>The Jackson Laboratories</w:t>
      </w:r>
    </w:p>
    <w:p w14:paraId="73509473" w14:textId="28F8B07A" w:rsidR="00E56EE1" w:rsidRDefault="00E56EE1" w:rsidP="00E56EE1">
      <w:r w:rsidRPr="00E56EE1">
        <w:rPr>
          <w:vertAlign w:val="superscript"/>
        </w:rPr>
        <w:t>*</w:t>
      </w:r>
      <w:r>
        <w:t xml:space="preserve">To whom correspondence should be addressed: </w:t>
      </w:r>
      <w:hyperlink r:id="rId5" w:history="1">
        <w:r w:rsidR="00546A2E" w:rsidRPr="00715762">
          <w:rPr>
            <w:rStyle w:val="Hyperlink"/>
          </w:rPr>
          <w:t>davebrid@umich.edu</w:t>
        </w:r>
      </w:hyperlink>
    </w:p>
    <w:p w14:paraId="2F4808C2" w14:textId="67970CEA" w:rsidR="00546A2E" w:rsidRDefault="00546A2E" w:rsidP="00E56EE1"/>
    <w:p w14:paraId="28D7499F" w14:textId="5C30FA61" w:rsidR="00546A2E" w:rsidRDefault="00546A2E" w:rsidP="00E56EE1">
      <w:r w:rsidRPr="00546A2E">
        <w:rPr>
          <w:b/>
        </w:rPr>
        <w:t>Keywords</w:t>
      </w:r>
      <w:r>
        <w:t>: Cholesterol, Calcium, Diversity Outbred, Cross-Sectional</w:t>
      </w:r>
    </w:p>
    <w:p w14:paraId="5E023CDE" w14:textId="16E6047E" w:rsidR="00107DAE" w:rsidRDefault="00107DAE" w:rsidP="00E56EE1"/>
    <w:p w14:paraId="11470236" w14:textId="77777777" w:rsidR="00107DAE" w:rsidRDefault="00107DAE" w:rsidP="00E56EE1">
      <w:bookmarkStart w:id="0" w:name="_GoBack"/>
      <w:bookmarkEnd w:id="0"/>
    </w:p>
    <w:p w14:paraId="622F10A4" w14:textId="77777777" w:rsidR="00546A2E" w:rsidRDefault="00546A2E">
      <w:r>
        <w:br w:type="page"/>
      </w:r>
    </w:p>
    <w:p w14:paraId="0802C2C4" w14:textId="7037D5EA" w:rsidR="003B394D" w:rsidRDefault="003B394D" w:rsidP="003B394D">
      <w:pPr>
        <w:pStyle w:val="Heading1"/>
      </w:pPr>
      <w:r>
        <w:lastRenderedPageBreak/>
        <w:t>Abstract</w:t>
      </w:r>
    </w:p>
    <w:p w14:paraId="6C60CB62" w14:textId="58676D9B" w:rsidR="003B394D" w:rsidRDefault="003B394D" w:rsidP="003B394D">
      <w:pPr>
        <w:pStyle w:val="Heading1"/>
      </w:pPr>
    </w:p>
    <w:p w14:paraId="12E4A8A8" w14:textId="6FE2990E" w:rsidR="003B394D" w:rsidRDefault="003B394D" w:rsidP="003B394D">
      <w:pPr>
        <w:pStyle w:val="Heading1"/>
      </w:pPr>
      <w:r>
        <w:t>Introduction</w:t>
      </w:r>
    </w:p>
    <w:p w14:paraId="492984C3" w14:textId="77777777" w:rsidR="003B394D" w:rsidRDefault="003B394D" w:rsidP="003B394D">
      <w:pPr>
        <w:pStyle w:val="Heading1"/>
      </w:pPr>
    </w:p>
    <w:p w14:paraId="0BC6AA7E" w14:textId="52A3417A" w:rsidR="003B394D" w:rsidRDefault="003B394D" w:rsidP="003B394D">
      <w:pPr>
        <w:pStyle w:val="Heading1"/>
      </w:pPr>
      <w:r>
        <w:t>Methods</w:t>
      </w:r>
    </w:p>
    <w:p w14:paraId="2842536E" w14:textId="77777777" w:rsidR="007014BD" w:rsidRDefault="007014BD" w:rsidP="003B394D">
      <w:pPr>
        <w:pStyle w:val="Heading2"/>
      </w:pPr>
    </w:p>
    <w:p w14:paraId="0693A46D" w14:textId="5C404274" w:rsidR="003B394D" w:rsidRDefault="003B394D" w:rsidP="003B394D">
      <w:pPr>
        <w:pStyle w:val="Heading2"/>
      </w:pPr>
      <w:commentRangeStart w:id="1"/>
      <w:r>
        <w:t>Diversity Outbred Data</w:t>
      </w:r>
      <w:commentRangeEnd w:id="1"/>
      <w:r w:rsidR="00546A2E">
        <w:rPr>
          <w:rStyle w:val="CommentReference"/>
          <w:rFonts w:ascii="Times New Roman" w:eastAsia="Times New Roman" w:hAnsi="Times New Roman" w:cs="Times New Roman"/>
          <w:color w:val="auto"/>
        </w:rPr>
        <w:commentReference w:id="1"/>
      </w:r>
    </w:p>
    <w:p w14:paraId="4B536548" w14:textId="54B7D617" w:rsidR="003B394D" w:rsidRDefault="003B394D" w:rsidP="003B394D">
      <w:r>
        <w:t xml:space="preserve">The phenotype data </w:t>
      </w:r>
      <w:r w:rsidR="0071130A">
        <w:t>for diversity outbred mice was described in and contains data on 843 mice from the diversity outbred collection of both sexes.  These data were downloaded from the Diversity Outbred Database</w:t>
      </w:r>
      <w:r w:rsidR="00BC2D63">
        <w:t xml:space="preserve"> </w:t>
      </w:r>
      <w:r w:rsidR="00A8356A">
        <w:t>(</w:t>
      </w:r>
      <w:hyperlink r:id="rId9" w:history="1">
        <w:r w:rsidR="00A8356A" w:rsidRPr="0061059B">
          <w:rPr>
            <w:rStyle w:val="Hyperlink"/>
          </w:rPr>
          <w:t>https://www.jax.org/research-and-faculty/genetic-diversity-initiative/tools-data/diversity-outbred-database</w:t>
        </w:r>
      </w:hyperlink>
      <w:r w:rsidR="00A8356A">
        <w:t xml:space="preserve">) </w:t>
      </w:r>
      <w:r w:rsidR="00BC2D63">
        <w:t xml:space="preserve">as part of the 183_Svenson_DO dataset </w:t>
      </w:r>
      <w:r w:rsidR="00BC2D63">
        <w:fldChar w:fldCharType="begin"/>
      </w:r>
      <w:r w:rsidR="00BC2D63">
        <w:instrText xml:space="preserve"> ADDIN ZOTERO_ITEM CSL_CITATION {"citationID":"G0OJsHti","properties":{"formattedCitation":"[1,2]","plainCitation":"[1,2]","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id":10028,"uris":["http://zotero.org/users/7317906/items/NNWPGZ5W"],"itemData":{"id":10028,"type":"article-journal","abstract":"Massively parallel RNA sequencing (RNA-seq) has yielded a wealth of new insights into transcriptional regulation. A first step in the analysis of RNA-seq data is the alignment of short sequence reads to a common reference genome or transcriptome. Genetic variants that distinguish individual genomes from the reference sequence can cause reads to be misaligned, resulting in biased estimates of transcript abundance. Fine-tuning of read alignment algorithms does not correct this problem. We have developed Seqnature software to construct individualized diploid genomes and transcriptomes for multiparent populations and have implemented a complete analysis pipeline that incorporates other existing software tools. We demonstrate in simulated and real data sets that alignment to individualized transcriptomes increases read mapping accuracy, improves estimation of transcript abundance, and enables the direct estimation of allele-specific expression. Moreover, when applied to expression QTL mapping we find that our individualized alignment strategy corrects false-positive linkage signals and unmasks hidden associations. We recommend the use of individualized diploid genomes over reference sequence alignment for all applications of high-throughput sequencing technology in genetically diverse populations.","container-title":"Genetics","DOI":"10.1534/genetics.114.165886","ISSN":"19432631","issue":"1","note":"PMID: 25236449\nCitation Key: Munger2014a\nISBN: 0000000000","page":"59-73","title":"RNA-Seq alignment to individualized genomes improves transcript abundance estimates in multiparent populations","volume":"198","author":[{"family":"Munger","given":"Steven C."},{"family":"Raghupathy","given":"Narayanan"},{"family":"Choi","given":"Kwangbom"},{"family":"Simons","given":"Allen K."},{"family":"Gatti","given":"Daniel M."},{"family":"Hinerfeld","given":"Douglas A."},{"family":"Svenson","given":"Karen L."},{"family":"Keller","given":"Mark P."},{"family":"Attie","given":"Alan D."},{"family":"Hibbs","given":"Matthew A."},{"family":"Graber","given":"Joel H."},{"family":"Chesler","given":"Elissa J."},{"family":"Churchill","given":"Gary A."}],"issued":{"date-parts":[["2014"]]},"citation-key":"Munger2014a"}}],"schema":"https://github.com/citation-style-language/schema/raw/master/csl-citation.json"} </w:instrText>
      </w:r>
      <w:r w:rsidR="00BC2D63">
        <w:fldChar w:fldCharType="separate"/>
      </w:r>
      <w:r w:rsidR="00BC2D63">
        <w:rPr>
          <w:noProof/>
        </w:rPr>
        <w:t>[1,2]</w:t>
      </w:r>
      <w:r w:rsidR="00BC2D63">
        <w:fldChar w:fldCharType="end"/>
      </w:r>
      <w:r w:rsidR="0071130A">
        <w:t xml:space="preserve">.  The </w:t>
      </w:r>
      <w:r w:rsidR="00BC2D63">
        <w:t>dataset</w:t>
      </w:r>
      <w:r w:rsidR="0071130A">
        <w:t xml:space="preserve"> includes at data for 165 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651F4">
        <w:t>)</w:t>
      </w:r>
      <w:r w:rsidR="00BC2D63">
        <w:t xml:space="preserve"> </w:t>
      </w:r>
      <w:r w:rsidR="00BC2D63">
        <w:fldChar w:fldCharType="begin"/>
      </w:r>
      <w:r w:rsidR="00BC2D63">
        <w:instrText xml:space="preserve"> ADDIN ZOTERO_ITEM CSL_CITATION {"citationID":"hqhf4cLw","properties":{"formattedCitation":"[1]","plainCitation":"[1]","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schema":"https://github.com/citation-style-language/schema/raw/master/csl-citation.json"} </w:instrText>
      </w:r>
      <w:r w:rsidR="00BC2D63">
        <w:fldChar w:fldCharType="separate"/>
      </w:r>
      <w:r w:rsidR="00BC2D63">
        <w:rPr>
          <w:noProof/>
        </w:rPr>
        <w:t>[1]</w:t>
      </w:r>
      <w:r w:rsidR="00BC2D63">
        <w:fldChar w:fldCharType="end"/>
      </w:r>
      <w:r w:rsidR="0071130A">
        <w:t>.</w:t>
      </w:r>
      <w:r w:rsidR="001651F4" w:rsidRPr="001651F4">
        <w:t xml:space="preserve"> </w:t>
      </w:r>
      <w:r w:rsidR="001651F4">
        <w:t>In the final dataset there were 225 female mice on NCD, 223 male mice on NCD, 200 female mice on HFHS, and 196 male mice on HFHS.</w:t>
      </w:r>
      <w:r w:rsidR="00724665">
        <w:t xml:space="preserve">  </w:t>
      </w:r>
    </w:p>
    <w:p w14:paraId="7984F4D1" w14:textId="7CB0F1C7" w:rsidR="00A8356A" w:rsidRDefault="00A8356A" w:rsidP="003B394D"/>
    <w:p w14:paraId="2B38693D" w14:textId="2DF0A223" w:rsidR="00A8356A" w:rsidRDefault="00A8356A" w:rsidP="00A8356A">
      <w:pPr>
        <w:pStyle w:val="Heading2"/>
      </w:pPr>
      <w:r>
        <w:t>BXD Data</w:t>
      </w:r>
    </w:p>
    <w:p w14:paraId="0388F302" w14:textId="79B47043" w:rsidR="00A8356A" w:rsidRDefault="00A8356A" w:rsidP="003B394D">
      <w:r>
        <w:t xml:space="preserve">Calcium and cholesterol levels from male and female BXD were described in </w:t>
      </w:r>
      <w:r>
        <w:fldChar w:fldCharType="begin"/>
      </w:r>
      <w:r>
        <w:instrText xml:space="preserve"> ADDIN ZOTERO_ITEM CSL_CITATION {"citationID":"4zTmZPMk","properties":{"formattedCitation":"[3]","plainCitation":"[3]","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Pr>
          <w:noProof/>
        </w:rPr>
        <w:t>[3]</w:t>
      </w:r>
      <w:r>
        <w:fldChar w:fldCharType="end"/>
      </w:r>
      <w:r>
        <w:t xml:space="preserve">.  These data were downloaded from </w:t>
      </w:r>
      <w:proofErr w:type="spellStart"/>
      <w:r>
        <w:t>GeneNetwork</w:t>
      </w:r>
      <w:proofErr w:type="spellEnd"/>
      <w:r>
        <w:t xml:space="preserve"> (</w:t>
      </w:r>
      <w:hyperlink r:id="rId10" w:history="1">
        <w:r w:rsidRPr="00C61AAC">
          <w:rPr>
            <w:rStyle w:val="Hyperlink"/>
          </w:rPr>
          <w:t>http://www.genenetwork.org/</w:t>
        </w:r>
      </w:hyperlink>
      <w:r>
        <w:t xml:space="preserve">) </w:t>
      </w:r>
      <w:r>
        <w:fldChar w:fldCharType="begin"/>
      </w:r>
      <w:r w:rsidR="002B2A55">
        <w:instrText xml:space="preserve"> ADDIN ZOTERO_ITEM CSL_CITATION {"citationID":"Bg3pcKwC","properties":{"formattedCitation":"[4,5]","plainCitation":"[4,5]","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2B2A55">
        <w:rPr>
          <w:noProof/>
        </w:rPr>
        <w:t>[4,5]</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415101">
        <w:t>.</w:t>
      </w:r>
      <w:r w:rsidR="00C94146">
        <w:t xml:space="preserve">  </w:t>
      </w:r>
      <w:r w:rsidR="0061059B">
        <w:t>These mice were maintained on a chow diet (</w:t>
      </w:r>
      <w:r w:rsidR="00194B8A">
        <w:t xml:space="preserve">SAFE; D04) and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1C5E79">
      <w:pPr>
        <w:pStyle w:val="Heading2"/>
      </w:pPr>
      <w:r>
        <w:t>Statistics</w:t>
      </w:r>
    </w:p>
    <w:p w14:paraId="752CD576" w14:textId="6B437A5D" w:rsidR="001C5E79" w:rsidRPr="003B394D" w:rsidRDefault="001C5E79" w:rsidP="003B394D">
      <w:r>
        <w:t>All statistical analyses were performed using R version 4.2.0</w:t>
      </w:r>
      <w:r w:rsidR="009B2FF9">
        <w:t xml:space="preserve"> </w:t>
      </w:r>
      <w:r w:rsidR="009B2FF9">
        <w:fldChar w:fldCharType="begin"/>
      </w:r>
      <w:r w:rsidR="002B2A55">
        <w:instrText xml:space="preserve"> ADDIN ZOTERO_ITEM CSL_CITATION {"citationID":"C5iRPZWM","properties":{"formattedCitation":"[6]","plainCitation":"[6]","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2B2A55">
        <w:rPr>
          <w:noProof/>
        </w:rPr>
        <w:t>[6]</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2B2A55">
        <w:instrText xml:space="preserve"> ADDIN ZOTERO_ITEM CSL_CITATION {"citationID":"bu0vLD6C","properties":{"formattedCitation":"[7]","plainCitation":"[7]","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2B2A55">
        <w:rPr>
          <w:noProof/>
        </w:rPr>
        <w:t>[7]</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11" w:history="1">
        <w:r w:rsidR="009516D5" w:rsidRPr="009516D5">
          <w:rPr>
            <w:rStyle w:val="Hyperlink"/>
          </w:rPr>
          <w:t>https://github.com/BridgesLab/PrecisionNutrition</w:t>
        </w:r>
      </w:hyperlink>
      <w:r w:rsidR="009B2FF9">
        <w:t>.</w:t>
      </w:r>
    </w:p>
    <w:p w14:paraId="652E0F4D" w14:textId="77777777" w:rsidR="003B394D" w:rsidRDefault="003B394D" w:rsidP="003B394D">
      <w:pPr>
        <w:pStyle w:val="Heading1"/>
      </w:pPr>
    </w:p>
    <w:p w14:paraId="333CC5D6" w14:textId="27A1C469" w:rsidR="000C06E4" w:rsidRDefault="003B394D" w:rsidP="003B394D">
      <w:pPr>
        <w:pStyle w:val="Heading1"/>
      </w:pPr>
      <w:r>
        <w:t>Results</w:t>
      </w:r>
    </w:p>
    <w:p w14:paraId="03F8B130" w14:textId="76B22506" w:rsidR="006416DA" w:rsidRDefault="006416DA" w:rsidP="006416DA"/>
    <w:p w14:paraId="2B4345ED" w14:textId="36E1E53C" w:rsidR="006416DA" w:rsidRPr="006416DA" w:rsidRDefault="006416DA" w:rsidP="006416DA">
      <w:pPr>
        <w:pStyle w:val="Heading2"/>
      </w:pPr>
      <w:r>
        <w:t>Diversity outbred mice exhibit diet and sex dependent variation in cholesterol levels</w:t>
      </w:r>
    </w:p>
    <w:p w14:paraId="27F927C7" w14:textId="3ADFD311"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65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8</w:t>
      </w:r>
      <w:r w:rsidR="000B2E8A">
        <w:t xml:space="preserve"> +/- </w:t>
      </w:r>
      <w:r w:rsidR="0079698D">
        <w:t>2.0</w:t>
      </w:r>
      <w:r w:rsidR="000B2E8A">
        <w:t xml:space="preserve"> mg/</w:t>
      </w:r>
      <w:proofErr w:type="spellStart"/>
      <w:r w:rsidR="000B2E8A">
        <w:t>dL</w:t>
      </w:r>
      <w:proofErr w:type="spellEnd"/>
      <w:r w:rsidR="000B2E8A">
        <w:t>, p=</w:t>
      </w:r>
      <w:r w:rsidR="0079698D">
        <w:t>6.6</w:t>
      </w:r>
      <w:r w:rsidR="000B2E8A">
        <w:t xml:space="preserve"> x 10</w:t>
      </w:r>
      <w:r w:rsidR="000B2E8A" w:rsidRPr="000B2E8A">
        <w:rPr>
          <w:vertAlign w:val="superscript"/>
        </w:rPr>
        <w:t>-</w:t>
      </w:r>
      <w:r w:rsidR="0079698D">
        <w:rPr>
          <w:vertAlign w:val="superscript"/>
        </w:rPr>
        <w:t>57</w:t>
      </w:r>
      <w:r w:rsidR="0048783D">
        <w:t>)</w:t>
      </w:r>
      <w:r w:rsidR="004E1E43">
        <w:t>, and male sex</w:t>
      </w:r>
      <w:r w:rsidR="00E60FD3">
        <w:t xml:space="preserve"> </w:t>
      </w:r>
      <w:r w:rsidR="000B2E8A">
        <w:t>(17.</w:t>
      </w:r>
      <w:r w:rsidR="0079698D">
        <w:t>0</w:t>
      </w:r>
      <w:r w:rsidR="000B2E8A">
        <w:t xml:space="preserve"> +/- </w:t>
      </w:r>
      <w:r w:rsidR="0079698D">
        <w:t xml:space="preserve">2.0 </w:t>
      </w:r>
      <w:r w:rsidR="000B2E8A">
        <w:t>mg/</w:t>
      </w:r>
      <w:proofErr w:type="spellStart"/>
      <w:r w:rsidR="000B2E8A">
        <w:t>dL</w:t>
      </w:r>
      <w:proofErr w:type="spellEnd"/>
      <w:r w:rsidR="000B2E8A">
        <w:t>, p=</w:t>
      </w:r>
      <w:r w:rsidR="0079698D">
        <w:t xml:space="preserve">2.09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67</w:t>
      </w:r>
      <w:r w:rsidR="001C5E79">
        <w:t>)</w:t>
      </w:r>
      <w:r w:rsidR="000B2E8A">
        <w:t>.</w:t>
      </w:r>
    </w:p>
    <w:p w14:paraId="41458826" w14:textId="4112D2B8" w:rsidR="00C13CA6" w:rsidRDefault="00C13CA6" w:rsidP="000B2E8A"/>
    <w:p w14:paraId="0A2AAFA5" w14:textId="0CC3C92B" w:rsidR="006416DA" w:rsidRDefault="006416DA" w:rsidP="006416DA">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5E1A10D7"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9 +/- 1.7 mg/</w:t>
      </w:r>
      <w:proofErr w:type="spellStart"/>
      <w:r w:rsidR="00614900">
        <w:t>dL</w:t>
      </w:r>
      <w:proofErr w:type="spellEnd"/>
      <w:r w:rsidR="00614900">
        <w:t xml:space="preserve"> elevation in cholesterol (p=5.33 x 10</w:t>
      </w:r>
      <w:r w:rsidR="00614900" w:rsidRPr="00614900">
        <w:rPr>
          <w:vertAlign w:val="superscript"/>
        </w:rPr>
        <w:t>-25</w:t>
      </w:r>
      <w:r w:rsidR="009D2910">
        <w:t>, Figure 2A)</w:t>
      </w:r>
      <w:r w:rsidR="00614900">
        <w:t>.</w:t>
      </w:r>
      <w:r w:rsidR="009D2910">
        <w:t xml:space="preserve">  </w:t>
      </w:r>
    </w:p>
    <w:p w14:paraId="3AA743B3" w14:textId="77777777" w:rsidR="009D2910" w:rsidRDefault="009D2910" w:rsidP="000B2E8A"/>
    <w:p w14:paraId="0635A5E7" w14:textId="1957DD06" w:rsidR="00E52D5C" w:rsidRDefault="009D2910" w:rsidP="000B2E8A">
      <w:r>
        <w:t>The strong cross-sectional</w:t>
      </w:r>
      <w:r w:rsidR="00EB4B45">
        <w:t xml:space="preserve"> </w:t>
      </w:r>
      <w:r>
        <w:t>association of calcium with cholesterol was not predicted by our research team. As shown in Figure 2B,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each of which had a p-value of less than 1.2 x 10</w:t>
      </w:r>
      <w:r w:rsidR="00414CEB" w:rsidRPr="00414CEB">
        <w:rPr>
          <w:vertAlign w:val="superscript"/>
        </w:rPr>
        <w:t>-7</w:t>
      </w:r>
      <w:r w:rsidR="00414CEB">
        <w:t xml:space="preserve">).  </w:t>
      </w:r>
    </w:p>
    <w:p w14:paraId="1924D8A4" w14:textId="77777777" w:rsidR="00E52D5C" w:rsidRDefault="00E52D5C" w:rsidP="000B2E8A"/>
    <w:p w14:paraId="6774991C" w14:textId="2E86E05F"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instrText xml:space="preserve"> ADDIN ZOTERO_ITEM CSL_CITATION {"citationID":"HOpg15NS","properties":{"formattedCitation":"[3]","plainCitation":"[3]","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Pr>
          <w:noProof/>
        </w:rPr>
        <w:t>[3]</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4BF55789" w:rsidR="00EE6647" w:rsidRPr="00414CEB" w:rsidRDefault="007014BD" w:rsidP="000B2E8A">
      <w:r>
        <w:t>In the diversity outbred mice, s</w:t>
      </w:r>
      <w:r w:rsidR="009C47AD">
        <w:t xml:space="preserve">erum calcium levels are </w:t>
      </w:r>
      <w:r>
        <w:t>not significantly altered</w:t>
      </w:r>
      <w:r w:rsidR="009C47AD">
        <w:t xml:space="preserve"> by sex (p=0.54), and only modestly increased by HFHS diets (0.31 +/- 0.07 mg/</w:t>
      </w:r>
      <w:proofErr w:type="spellStart"/>
      <w:r w:rsidR="009C47AD">
        <w:t>dL</w:t>
      </w:r>
      <w:proofErr w:type="spellEnd"/>
      <w:r w:rsidR="009C47AD">
        <w:t>; p=2.7 x 10</w:t>
      </w:r>
      <w:r w:rsidR="009C47AD" w:rsidRPr="00305805">
        <w:rPr>
          <w:vertAlign w:val="superscript"/>
        </w:rPr>
        <w:t>-5</w:t>
      </w:r>
      <w:r w:rsidR="009C47AD">
        <w:t xml:space="preserve">; Supplementary </w:t>
      </w:r>
      <w:r w:rsidR="009C47AD">
        <w:lastRenderedPageBreak/>
        <w:t xml:space="preserve">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 xml:space="preserve">0.97 and </w:t>
      </w:r>
      <w:r w:rsidR="001D0F83">
        <w:t>0.</w:t>
      </w:r>
      <w:r w:rsidR="00724665">
        <w:t>72 respectively)</w:t>
      </w:r>
      <w:r w:rsidR="009C47AD">
        <w:t xml:space="preserve"> in the diversity outbred dataset</w:t>
      </w:r>
      <w:r w:rsidR="00724665">
        <w:t>.</w:t>
      </w:r>
    </w:p>
    <w:p w14:paraId="77E1BE56" w14:textId="2A4FDFC8" w:rsidR="009D2910" w:rsidRDefault="009D2910" w:rsidP="000B2E8A"/>
    <w:p w14:paraId="5548BCEB" w14:textId="3DEDFBA5" w:rsidR="009D2910" w:rsidRDefault="009D2910" w:rsidP="00C40CDF">
      <w:pPr>
        <w:pStyle w:val="Heading1"/>
      </w:pPr>
      <w:r>
        <w:t>Discussion</w:t>
      </w:r>
    </w:p>
    <w:p w14:paraId="6DDBAB1A" w14:textId="23B440D2" w:rsidR="009D2910" w:rsidRDefault="009D2910" w:rsidP="000B2E8A"/>
    <w:p w14:paraId="1BBE3905" w14:textId="4DB9E897"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p>
    <w:p w14:paraId="2E00D0F8" w14:textId="77777777" w:rsidR="002F7AF7" w:rsidRDefault="002F7AF7" w:rsidP="000B2E8A"/>
    <w:p w14:paraId="52875CE6" w14:textId="52979F86" w:rsidR="00B66305" w:rsidRDefault="00C21E70" w:rsidP="000B2E8A">
      <w:r>
        <w:t>Cholesterol-calcium associations</w:t>
      </w:r>
      <w:r w:rsidR="00C365BE">
        <w:t xml:space="preserve"> are in line with cross-sectional observations in humans linking calcium levels to cholesterol in the blood.</w:t>
      </w:r>
      <w:r w:rsidR="0004237E">
        <w:t xml:space="preserve"> OBSERVATIONAL </w:t>
      </w:r>
      <w:r w:rsidR="00F63CA1">
        <w:t>ASSOCIATIONS.</w:t>
      </w:r>
    </w:p>
    <w:p w14:paraId="31D6BB17" w14:textId="15D43C06" w:rsidR="0004237E" w:rsidRDefault="0004237E" w:rsidP="000B2E8A"/>
    <w:p w14:paraId="7F87B43A" w14:textId="09CAA119" w:rsidR="005D3422" w:rsidRDefault="0068342C" w:rsidP="000B2E8A">
      <w:r>
        <w:t>The present study does not speak to the directionality of this association, but there are some hints in the literature.  Patients</w:t>
      </w:r>
      <w:r w:rsidR="0004237E">
        <w:t xml:space="preserve"> with primary hyperparathyroidism have elevated parathyroid hormone and calcium</w:t>
      </w:r>
      <w:r w:rsidR="005F3B22">
        <w:t xml:space="preserve"> levels and reduced vitamin D.  </w:t>
      </w:r>
      <w:r w:rsidR="00DA3158">
        <w:t>The results of</w:t>
      </w:r>
      <w:r w:rsidR="005F3B22">
        <w:t xml:space="preserve"> </w:t>
      </w:r>
      <w:r w:rsidR="00DA3158">
        <w:t xml:space="preserve">some </w:t>
      </w:r>
      <w:r w:rsidR="005F3B22">
        <w:t xml:space="preserve">case-control studies </w:t>
      </w:r>
      <w:r w:rsidR="00DA3158">
        <w:t xml:space="preserve">evaluating cholesterol levels are mixed. Two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w:t>
      </w:r>
      <w:commentRangeStart w:id="2"/>
      <w:r w:rsidR="0004237E">
        <w:t xml:space="preserve">LDL-cholesterol </w:t>
      </w:r>
      <w:r w:rsidR="0004237E">
        <w:fldChar w:fldCharType="begin"/>
      </w:r>
      <w:r w:rsidR="002B2A55">
        <w:instrText xml:space="preserve"> ADDIN ZOTERO_ITEM CSL_CITATION {"citationID":"dFFmiRVh","properties":{"formattedCitation":"[8,9]","plainCitation":"[8,9]","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2B2A55">
        <w:rPr>
          <w:noProof/>
        </w:rPr>
        <w:t>[8,9]</w:t>
      </w:r>
      <w:r w:rsidR="0004237E">
        <w:fldChar w:fldCharType="end"/>
      </w:r>
      <w:r w:rsidR="00DA3158">
        <w:t>, though several others show either no</w:t>
      </w:r>
      <w:r w:rsidR="00756ED0">
        <w:t>n-</w:t>
      </w:r>
      <w:r w:rsidR="00DA3158">
        <w:t xml:space="preserve">significant effect or </w:t>
      </w:r>
      <w:r>
        <w:t xml:space="preserve">even </w:t>
      </w:r>
      <w:r w:rsidR="00DA3158">
        <w:t xml:space="preserve">decreases </w:t>
      </w:r>
      <w:r w:rsidR="00DA3158">
        <w:fldChar w:fldCharType="begin"/>
      </w:r>
      <w:r w:rsidR="002B2A55">
        <w:instrText xml:space="preserve"> ADDIN ZOTERO_ITEM CSL_CITATION {"citationID":"Q9rOqXoA","properties":{"formattedCitation":"[10\\uc0\\u8211{}16]","plainCitation":"[10–16]","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2B2A55" w:rsidRPr="002B2A55">
        <w:t>[10–16]</w:t>
      </w:r>
      <w:r w:rsidR="00DA3158">
        <w:fldChar w:fldCharType="end"/>
      </w:r>
      <w:r w:rsidR="005F3B22">
        <w:t xml:space="preserve">.  </w:t>
      </w:r>
      <w:commentRangeEnd w:id="2"/>
      <w:r w:rsidR="00650AE4">
        <w:rPr>
          <w:rStyle w:val="CommentReference"/>
        </w:rPr>
        <w:commentReference w:id="2"/>
      </w:r>
      <w:r w:rsidR="00F63CA1">
        <w:t>On the other hand, there is no evidence that calcium causes elevations in total or LDL cholesterol &lt;ADD REFS</w:t>
      </w:r>
      <w:r w:rsidR="00756ED0">
        <w:t>&gt;</w:t>
      </w:r>
    </w:p>
    <w:p w14:paraId="15DD663E" w14:textId="69A82519" w:rsidR="00F63CA1" w:rsidRDefault="00F63CA1" w:rsidP="000B2E8A"/>
    <w:p w14:paraId="72A42258" w14:textId="17D89B47" w:rsidR="00F63CA1" w:rsidRDefault="00F63CA1" w:rsidP="000B2E8A">
      <w:commentRangeStart w:id="3"/>
      <w:r>
        <w:t xml:space="preserve">In terms of whether cholesterol could be driving hypercalcemia, there is less evidence.  </w:t>
      </w:r>
      <w:commentRangeEnd w:id="3"/>
      <w:r w:rsidR="005D3422">
        <w:rPr>
          <w:rStyle w:val="CommentReference"/>
        </w:rPr>
        <w:commentReference w:id="3"/>
      </w:r>
      <w:r w:rsidR="00193752">
        <w:t>Whether calcium can modify serum cholesterol, or cholesterol can modify calcium are both important nutritional and pathophysiological questions, and future controlled mouse studies should shed light on the directions and mechanisms of this association.</w:t>
      </w:r>
    </w:p>
    <w:p w14:paraId="61D02E7D" w14:textId="77777777" w:rsidR="00B66305" w:rsidRDefault="00B66305" w:rsidP="000B2E8A"/>
    <w:p w14:paraId="085E524F" w14:textId="4FB6BB89" w:rsidR="00E86175" w:rsidRDefault="00737E63" w:rsidP="000B2E8A">
      <w:r>
        <w:t xml:space="preserve">While the human clinical data is </w:t>
      </w:r>
      <w:r w:rsidR="00193752">
        <w:t>in</w:t>
      </w:r>
      <w:r>
        <w:t>consistent, u</w:t>
      </w:r>
      <w:r w:rsidR="00B66305">
        <w:t xml:space="preserve">nder </w:t>
      </w:r>
      <w:r w:rsidR="00C365BE">
        <w:t>the</w:t>
      </w:r>
      <w:r w:rsidR="00B66305">
        <w:t xml:space="preserve"> conditions</w:t>
      </w:r>
      <w:r w:rsidR="00C365BE">
        <w:t xml:space="preserve"> of the present study</w:t>
      </w:r>
      <w:r w:rsidR="00B66305">
        <w:t xml:space="preserve">, both the environment and diet are highly controlled </w:t>
      </w:r>
      <w:r w:rsidR="00403545">
        <w:t>reducing</w:t>
      </w:r>
      <w:r w:rsidR="00B66305">
        <w:t xml:space="preserve"> the likelihood, possible in human observational studies that cholesterol-calcium associations might be confounded by variation in diets, age</w:t>
      </w:r>
      <w:r>
        <w:t>, medications,</w:t>
      </w:r>
      <w:r w:rsidR="00B66305">
        <w:t xml:space="preserve"> or physical activity.  </w:t>
      </w:r>
    </w:p>
    <w:p w14:paraId="778E30FC" w14:textId="77777777" w:rsidR="00E86175" w:rsidRDefault="00E86175" w:rsidP="000B2E8A"/>
    <w:p w14:paraId="55278E9B" w14:textId="5DCB6EA7"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Default="009D2910" w:rsidP="00C40CDF">
      <w:pPr>
        <w:pStyle w:val="Heading2"/>
      </w:pPr>
      <w:r>
        <w:lastRenderedPageBreak/>
        <w:t>Limitations of the present study</w:t>
      </w:r>
    </w:p>
    <w:p w14:paraId="60CF54EB" w14:textId="2A0C6CEC"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39BB6C02" w14:textId="662B4D22" w:rsidR="002B2A55" w:rsidRDefault="002B2A55" w:rsidP="000B2E8A"/>
    <w:p w14:paraId="263B0B56" w14:textId="287317EB" w:rsidR="002B2A55" w:rsidRDefault="002B2A55" w:rsidP="002B2A55">
      <w:pPr>
        <w:pStyle w:val="Heading1"/>
      </w:pPr>
      <w:commentRangeStart w:id="4"/>
      <w:r>
        <w:t>Acknowledgements</w:t>
      </w:r>
      <w:commentRangeEnd w:id="4"/>
      <w:r w:rsidR="004C7DE0">
        <w:rPr>
          <w:rStyle w:val="CommentReference"/>
          <w:rFonts w:ascii="Times New Roman" w:eastAsia="Times New Roman" w:hAnsi="Times New Roman" w:cs="Times New Roman"/>
          <w:color w:val="auto"/>
        </w:rPr>
        <w:commentReference w:id="4"/>
      </w:r>
    </w:p>
    <w:p w14:paraId="571217AD" w14:textId="0E00545F" w:rsidR="002B2A55" w:rsidRDefault="002B2A55" w:rsidP="002B2A55">
      <w:r>
        <w:t xml:space="preserve">We would like to thank the members of the Bridges Laboratory for helpful discussions regarding this </w:t>
      </w:r>
      <w:proofErr w:type="spellStart"/>
      <w:r>
        <w:t xml:space="preserve">work.  </w:t>
      </w:r>
      <w:proofErr w:type="spellEnd"/>
      <w:r>
        <w:t>We would also like to acknowledge funding from the National Institutes of Diabetes and Digestive Kidney Diseases (NIDDK; R01DK107535 to DB), and t</w:t>
      </w:r>
      <w:r w:rsidRPr="002B2A55">
        <w:t>he Undergraduate Research Opportunity Program</w:t>
      </w:r>
      <w:r>
        <w:t xml:space="preserve"> (UROP to KL).  We would also like to thank the developers and funders of the Diversity Outbred Databas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CF6D4C">
      <w:pPr>
        <w:pStyle w:val="Heading1"/>
      </w:pPr>
      <w:commentRangeStart w:id="5"/>
      <w:r>
        <w:t>Author Contributions</w:t>
      </w:r>
      <w:commentRangeEnd w:id="5"/>
      <w:r>
        <w:rPr>
          <w:rStyle w:val="CommentReference"/>
          <w:rFonts w:ascii="Times New Roman" w:eastAsia="Times New Roman" w:hAnsi="Times New Roman" w:cs="Times New Roman"/>
          <w:color w:val="auto"/>
        </w:rPr>
        <w:commentReference w:id="5"/>
      </w:r>
    </w:p>
    <w:p w14:paraId="5221AC4C" w14:textId="4D66FB02" w:rsidR="00CF6D4C" w:rsidRPr="002B2A55"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 xml:space="preserve">Formal analyses were done by CMC, DB and KL.  </w:t>
      </w:r>
      <w:r w:rsidR="00E40246">
        <w:t>Data was provided by KS and GDC</w:t>
      </w:r>
      <w:r w:rsidR="00E40246">
        <w:t xml:space="preserve">.  </w:t>
      </w:r>
      <w:r>
        <w:t xml:space="preserve">This work was </w:t>
      </w:r>
      <w:r w:rsidR="00E40246">
        <w:t xml:space="preserve">administered and </w:t>
      </w:r>
      <w:r>
        <w:t>supervised by DB</w:t>
      </w:r>
      <w:r w:rsidR="001D2184">
        <w:t xml:space="preserve"> who also performed the data validation</w:t>
      </w:r>
      <w:r>
        <w:t xml:space="preserve">.  </w:t>
      </w:r>
      <w:r w:rsidR="004C7DE0">
        <w:t>Funding for this work was acquired by DB and GDC</w:t>
      </w:r>
      <w:r w:rsidR="0068503A">
        <w:t>.</w:t>
      </w:r>
      <w:r w:rsidR="004C7DE0">
        <w:t xml:space="preserve">  </w:t>
      </w:r>
      <w:r w:rsidR="00E40246">
        <w:t>All authors read and agreed to the final published work.</w:t>
      </w:r>
    </w:p>
    <w:p w14:paraId="62694BEA" w14:textId="0DE52014" w:rsidR="002B2A55" w:rsidRDefault="002B2A55" w:rsidP="000B2E8A"/>
    <w:p w14:paraId="5EB5204F" w14:textId="3A18A236" w:rsidR="008210DC" w:rsidRDefault="007C5995" w:rsidP="007C5995">
      <w:pPr>
        <w:pStyle w:val="Heading1"/>
      </w:pPr>
      <w:r>
        <w:t>References</w:t>
      </w:r>
    </w:p>
    <w:p w14:paraId="5E13CADB" w14:textId="385A1A36" w:rsidR="007C5995" w:rsidRDefault="007C5995" w:rsidP="000B2E8A"/>
    <w:p w14:paraId="1A808F28" w14:textId="77777777" w:rsidR="002B2A55" w:rsidRPr="002B2A55" w:rsidRDefault="007C5995" w:rsidP="002B2A55">
      <w:pPr>
        <w:pStyle w:val="Bibliography"/>
      </w:pPr>
      <w:r>
        <w:fldChar w:fldCharType="begin"/>
      </w:r>
      <w:r>
        <w:instrText xml:space="preserve"> ADDIN ZOTERO_BIBL {"uncited":[],"omitted":[],"custom":[]} CSL_BIBLIOGRAPHY </w:instrText>
      </w:r>
      <w:r>
        <w:fldChar w:fldCharType="separate"/>
      </w:r>
      <w:r w:rsidR="002B2A55" w:rsidRPr="002B2A55">
        <w:t xml:space="preserve">1. </w:t>
      </w:r>
      <w:r w:rsidR="002B2A55" w:rsidRPr="002B2A55">
        <w:tab/>
        <w:t xml:space="preserve">Chick, J.M.; Munger, S.C.; </w:t>
      </w:r>
      <w:proofErr w:type="spellStart"/>
      <w:r w:rsidR="002B2A55" w:rsidRPr="002B2A55">
        <w:t>Simecek</w:t>
      </w:r>
      <w:proofErr w:type="spellEnd"/>
      <w:r w:rsidR="002B2A55" w:rsidRPr="002B2A55">
        <w:t xml:space="preserve">, P.; </w:t>
      </w:r>
      <w:proofErr w:type="spellStart"/>
      <w:r w:rsidR="002B2A55" w:rsidRPr="002B2A55">
        <w:t>Huttlin</w:t>
      </w:r>
      <w:proofErr w:type="spellEnd"/>
      <w:r w:rsidR="002B2A55" w:rsidRPr="002B2A55">
        <w:t xml:space="preserve">, E.L.; Choi, K.; </w:t>
      </w:r>
      <w:proofErr w:type="spellStart"/>
      <w:r w:rsidR="002B2A55" w:rsidRPr="002B2A55">
        <w:t>Gatti</w:t>
      </w:r>
      <w:proofErr w:type="spellEnd"/>
      <w:r w:rsidR="002B2A55" w:rsidRPr="002B2A55">
        <w:t xml:space="preserve">, D.M.; </w:t>
      </w:r>
      <w:proofErr w:type="spellStart"/>
      <w:r w:rsidR="002B2A55" w:rsidRPr="002B2A55">
        <w:t>Raghupathy</w:t>
      </w:r>
      <w:proofErr w:type="spellEnd"/>
      <w:r w:rsidR="002B2A55" w:rsidRPr="002B2A55">
        <w:t xml:space="preserve">, N.; Svenson, K.L.; Churchill, G.A.; </w:t>
      </w:r>
      <w:proofErr w:type="spellStart"/>
      <w:r w:rsidR="002B2A55" w:rsidRPr="002B2A55">
        <w:t>Gygi</w:t>
      </w:r>
      <w:proofErr w:type="spellEnd"/>
      <w:r w:rsidR="002B2A55" w:rsidRPr="002B2A55">
        <w:t xml:space="preserve">, S.P. Defining the Consequences of Genetic Variation on a Proteome-Wide Scale. </w:t>
      </w:r>
      <w:r w:rsidR="002B2A55" w:rsidRPr="002B2A55">
        <w:rPr>
          <w:i/>
          <w:iCs/>
        </w:rPr>
        <w:t>Nature</w:t>
      </w:r>
      <w:r w:rsidR="002B2A55" w:rsidRPr="002B2A55">
        <w:t xml:space="preserve"> </w:t>
      </w:r>
      <w:r w:rsidR="002B2A55" w:rsidRPr="002B2A55">
        <w:rPr>
          <w:b/>
          <w:bCs/>
        </w:rPr>
        <w:t>2016</w:t>
      </w:r>
      <w:r w:rsidR="002B2A55" w:rsidRPr="002B2A55">
        <w:t xml:space="preserve">, </w:t>
      </w:r>
      <w:r w:rsidR="002B2A55" w:rsidRPr="002B2A55">
        <w:rPr>
          <w:i/>
          <w:iCs/>
        </w:rPr>
        <w:t>534</w:t>
      </w:r>
      <w:r w:rsidR="002B2A55" w:rsidRPr="002B2A55">
        <w:t>, 500–505, doi:10.1038/nature18270.</w:t>
      </w:r>
    </w:p>
    <w:p w14:paraId="5100A202" w14:textId="77777777" w:rsidR="002B2A55" w:rsidRPr="002B2A55" w:rsidRDefault="002B2A55" w:rsidP="002B2A55">
      <w:pPr>
        <w:pStyle w:val="Bibliography"/>
      </w:pPr>
      <w:r w:rsidRPr="002B2A55">
        <w:t xml:space="preserve">2. </w:t>
      </w:r>
      <w:r w:rsidRPr="002B2A55">
        <w:tab/>
        <w:t xml:space="preserve">Munger, S.C.; </w:t>
      </w:r>
      <w:proofErr w:type="spellStart"/>
      <w:r w:rsidRPr="002B2A55">
        <w:t>Raghupathy</w:t>
      </w:r>
      <w:proofErr w:type="spellEnd"/>
      <w:r w:rsidRPr="002B2A55">
        <w:t xml:space="preserve">, N.; Choi, K.; Simons, A.K.; </w:t>
      </w:r>
      <w:proofErr w:type="spellStart"/>
      <w:r w:rsidRPr="002B2A55">
        <w:t>Gatti</w:t>
      </w:r>
      <w:proofErr w:type="spellEnd"/>
      <w:r w:rsidRPr="002B2A55">
        <w:t xml:space="preserve">, D.M.; </w:t>
      </w:r>
      <w:proofErr w:type="spellStart"/>
      <w:r w:rsidRPr="002B2A55">
        <w:t>Hinerfeld</w:t>
      </w:r>
      <w:proofErr w:type="spellEnd"/>
      <w:r w:rsidRPr="002B2A55">
        <w:t xml:space="preserve">, D.A.; Svenson, K.L.; Keller, M.P.; </w:t>
      </w:r>
      <w:proofErr w:type="spellStart"/>
      <w:r w:rsidRPr="002B2A55">
        <w:t>Attie</w:t>
      </w:r>
      <w:proofErr w:type="spellEnd"/>
      <w:r w:rsidRPr="002B2A55">
        <w:t>, A.D.; Hibbs, M.A.; et al. RNA-</w:t>
      </w:r>
      <w:proofErr w:type="spellStart"/>
      <w:r w:rsidRPr="002B2A55">
        <w:t>Seq</w:t>
      </w:r>
      <w:proofErr w:type="spellEnd"/>
      <w:r w:rsidRPr="002B2A55">
        <w:t xml:space="preserve"> Alignment to Individualized Genomes Improves Transcript Abundance Estimates in Multiparent Populations. </w:t>
      </w:r>
      <w:r w:rsidRPr="002B2A55">
        <w:rPr>
          <w:i/>
          <w:iCs/>
        </w:rPr>
        <w:t>Genetics</w:t>
      </w:r>
      <w:r w:rsidRPr="002B2A55">
        <w:t xml:space="preserve"> </w:t>
      </w:r>
      <w:r w:rsidRPr="002B2A55">
        <w:rPr>
          <w:b/>
          <w:bCs/>
        </w:rPr>
        <w:t>2014</w:t>
      </w:r>
      <w:r w:rsidRPr="002B2A55">
        <w:t xml:space="preserve">, </w:t>
      </w:r>
      <w:r w:rsidRPr="002B2A55">
        <w:rPr>
          <w:i/>
          <w:iCs/>
        </w:rPr>
        <w:t>198</w:t>
      </w:r>
      <w:r w:rsidRPr="002B2A55">
        <w:t>, 59–73, doi:10.1534/genetics.114.165886.</w:t>
      </w:r>
    </w:p>
    <w:p w14:paraId="20541493" w14:textId="77777777" w:rsidR="002B2A55" w:rsidRPr="002B2A55" w:rsidRDefault="002B2A55" w:rsidP="002B2A55">
      <w:pPr>
        <w:pStyle w:val="Bibliography"/>
      </w:pPr>
      <w:r w:rsidRPr="002B2A55">
        <w:t xml:space="preserve">3. </w:t>
      </w:r>
      <w:r w:rsidRPr="002B2A55">
        <w:tab/>
      </w:r>
      <w:proofErr w:type="spellStart"/>
      <w:r w:rsidRPr="002B2A55">
        <w:t>Andreux</w:t>
      </w:r>
      <w:proofErr w:type="spellEnd"/>
      <w:r w:rsidRPr="002B2A55">
        <w:t xml:space="preserve">, P.A.; Williams, E.G.; </w:t>
      </w:r>
      <w:proofErr w:type="spellStart"/>
      <w:r w:rsidRPr="002B2A55">
        <w:t>Koutnikova</w:t>
      </w:r>
      <w:proofErr w:type="spellEnd"/>
      <w:r w:rsidRPr="002B2A55">
        <w:t xml:space="preserve">, H.; </w:t>
      </w:r>
      <w:proofErr w:type="spellStart"/>
      <w:r w:rsidRPr="002B2A55">
        <w:t>Houtkooper</w:t>
      </w:r>
      <w:proofErr w:type="spellEnd"/>
      <w:r w:rsidRPr="002B2A55">
        <w:t xml:space="preserve">, R.H.H.; </w:t>
      </w:r>
      <w:proofErr w:type="spellStart"/>
      <w:r w:rsidRPr="002B2A55">
        <w:t>Champy</w:t>
      </w:r>
      <w:proofErr w:type="spellEnd"/>
      <w:r w:rsidRPr="002B2A55">
        <w:t xml:space="preserve">, M.-F.F.; Henry, H.; </w:t>
      </w:r>
      <w:proofErr w:type="spellStart"/>
      <w:r w:rsidRPr="002B2A55">
        <w:t>Schoonjans</w:t>
      </w:r>
      <w:proofErr w:type="spellEnd"/>
      <w:r w:rsidRPr="002B2A55">
        <w:t xml:space="preserve">, K.; Williams, R.W.; </w:t>
      </w:r>
      <w:proofErr w:type="spellStart"/>
      <w:r w:rsidRPr="002B2A55">
        <w:t>Auwerx</w:t>
      </w:r>
      <w:proofErr w:type="spellEnd"/>
      <w:r w:rsidRPr="002B2A55">
        <w:t xml:space="preserve">, J. Systems Genetics of Metabolism: The Use of the BXD Murine Reference Panel for </w:t>
      </w:r>
      <w:proofErr w:type="spellStart"/>
      <w:r w:rsidRPr="002B2A55">
        <w:t>Multiscalar</w:t>
      </w:r>
      <w:proofErr w:type="spellEnd"/>
      <w:r w:rsidRPr="002B2A55">
        <w:t xml:space="preserve"> Integration of Traits. </w:t>
      </w:r>
      <w:r w:rsidRPr="002B2A55">
        <w:rPr>
          <w:i/>
          <w:iCs/>
        </w:rPr>
        <w:t>Cell</w:t>
      </w:r>
      <w:r w:rsidRPr="002B2A55">
        <w:t xml:space="preserve"> </w:t>
      </w:r>
      <w:r w:rsidRPr="002B2A55">
        <w:rPr>
          <w:b/>
          <w:bCs/>
        </w:rPr>
        <w:t>2012</w:t>
      </w:r>
      <w:r w:rsidRPr="002B2A55">
        <w:t xml:space="preserve">, </w:t>
      </w:r>
      <w:r w:rsidRPr="002B2A55">
        <w:rPr>
          <w:i/>
          <w:iCs/>
        </w:rPr>
        <w:t>150</w:t>
      </w:r>
      <w:r w:rsidRPr="002B2A55">
        <w:t xml:space="preserve">, 1287–1299, </w:t>
      </w:r>
      <w:proofErr w:type="gramStart"/>
      <w:r w:rsidRPr="002B2A55">
        <w:t>doi:10.1016/j.cell</w:t>
      </w:r>
      <w:proofErr w:type="gramEnd"/>
      <w:r w:rsidRPr="002B2A55">
        <w:t>.2012.08.012.</w:t>
      </w:r>
    </w:p>
    <w:p w14:paraId="54A609D1" w14:textId="77777777" w:rsidR="002B2A55" w:rsidRPr="002B2A55" w:rsidRDefault="002B2A55" w:rsidP="002B2A55">
      <w:pPr>
        <w:pStyle w:val="Bibliography"/>
      </w:pPr>
      <w:r w:rsidRPr="002B2A55">
        <w:lastRenderedPageBreak/>
        <w:t xml:space="preserve">4. </w:t>
      </w:r>
      <w:r w:rsidRPr="002B2A55">
        <w:tab/>
        <w:t xml:space="preserve">Mulligan, M.K.; </w:t>
      </w:r>
      <w:proofErr w:type="spellStart"/>
      <w:r w:rsidRPr="002B2A55">
        <w:t>Mozhui</w:t>
      </w:r>
      <w:proofErr w:type="spellEnd"/>
      <w:r w:rsidRPr="002B2A55">
        <w:t xml:space="preserve">, K.; </w:t>
      </w:r>
      <w:proofErr w:type="spellStart"/>
      <w:r w:rsidRPr="002B2A55">
        <w:t>Prins</w:t>
      </w:r>
      <w:proofErr w:type="spellEnd"/>
      <w:r w:rsidRPr="002B2A55">
        <w:t xml:space="preserve">, P.; Williams, R.W. </w:t>
      </w:r>
      <w:proofErr w:type="spellStart"/>
      <w:r w:rsidRPr="002B2A55">
        <w:t>GeneNetwork</w:t>
      </w:r>
      <w:proofErr w:type="spellEnd"/>
      <w:r w:rsidRPr="002B2A55">
        <w:t xml:space="preserve">: A Toolbox for Systems Genetics. In </w:t>
      </w:r>
      <w:r w:rsidRPr="002B2A55">
        <w:rPr>
          <w:i/>
          <w:iCs/>
        </w:rPr>
        <w:t>Methods in Molecular Biology</w:t>
      </w:r>
      <w:r w:rsidRPr="002B2A55">
        <w:t>; 2017; Vol. 331, pp. 75–120 ISBN 978-1-4939-6427-7.</w:t>
      </w:r>
    </w:p>
    <w:p w14:paraId="00D37C88" w14:textId="77777777" w:rsidR="002B2A55" w:rsidRPr="002B2A55" w:rsidRDefault="002B2A55" w:rsidP="002B2A55">
      <w:pPr>
        <w:pStyle w:val="Bibliography"/>
      </w:pPr>
      <w:r w:rsidRPr="002B2A55">
        <w:t xml:space="preserve">5. </w:t>
      </w:r>
      <w:r w:rsidRPr="002B2A55">
        <w:tab/>
        <w:t xml:space="preserve">Sloan, Z.; Arends, D.; Broman, K.W.; Centeno, A.; </w:t>
      </w:r>
      <w:proofErr w:type="spellStart"/>
      <w:r w:rsidRPr="002B2A55">
        <w:t>Furlotte</w:t>
      </w:r>
      <w:proofErr w:type="spellEnd"/>
      <w:r w:rsidRPr="002B2A55">
        <w:t xml:space="preserve">, N.; </w:t>
      </w:r>
      <w:proofErr w:type="spellStart"/>
      <w:r w:rsidRPr="002B2A55">
        <w:t>Nijveen</w:t>
      </w:r>
      <w:proofErr w:type="spellEnd"/>
      <w:r w:rsidRPr="002B2A55">
        <w:t xml:space="preserve">, H.; Yan, L.; Zhou, X.; Williams, R.W.; </w:t>
      </w:r>
      <w:proofErr w:type="spellStart"/>
      <w:r w:rsidRPr="002B2A55">
        <w:t>Prins</w:t>
      </w:r>
      <w:proofErr w:type="spellEnd"/>
      <w:r w:rsidRPr="002B2A55">
        <w:t xml:space="preserve">, P. </w:t>
      </w:r>
      <w:proofErr w:type="spellStart"/>
      <w:r w:rsidRPr="002B2A55">
        <w:t>GeneNetwork</w:t>
      </w:r>
      <w:proofErr w:type="spellEnd"/>
      <w:r w:rsidRPr="002B2A55">
        <w:t xml:space="preserve">: Framework for Web-Based Genetics. </w:t>
      </w:r>
      <w:r w:rsidRPr="002B2A55">
        <w:rPr>
          <w:i/>
          <w:iCs/>
        </w:rPr>
        <w:t>Journal of Open Source Software</w:t>
      </w:r>
      <w:r w:rsidRPr="002B2A55">
        <w:t xml:space="preserve"> </w:t>
      </w:r>
      <w:r w:rsidRPr="002B2A55">
        <w:rPr>
          <w:b/>
          <w:bCs/>
        </w:rPr>
        <w:t>2016</w:t>
      </w:r>
      <w:r w:rsidRPr="002B2A55">
        <w:t xml:space="preserve">, </w:t>
      </w:r>
      <w:r w:rsidRPr="002B2A55">
        <w:rPr>
          <w:i/>
          <w:iCs/>
        </w:rPr>
        <w:t>1</w:t>
      </w:r>
      <w:r w:rsidRPr="002B2A55">
        <w:t>, 25, doi:10.21105/joss.00025.</w:t>
      </w:r>
    </w:p>
    <w:p w14:paraId="4C5D2C92" w14:textId="77777777" w:rsidR="002B2A55" w:rsidRPr="002B2A55" w:rsidRDefault="002B2A55" w:rsidP="002B2A55">
      <w:pPr>
        <w:pStyle w:val="Bibliography"/>
      </w:pPr>
      <w:r w:rsidRPr="002B2A55">
        <w:t xml:space="preserve">6. </w:t>
      </w:r>
      <w:r w:rsidRPr="002B2A55">
        <w:tab/>
        <w:t>R Core Team R: A Language and Environment for Statistical Computing 2019.</w:t>
      </w:r>
    </w:p>
    <w:p w14:paraId="2D83BB9A" w14:textId="77777777" w:rsidR="002B2A55" w:rsidRPr="002B2A55" w:rsidRDefault="002B2A55" w:rsidP="002B2A55">
      <w:pPr>
        <w:pStyle w:val="Bibliography"/>
      </w:pPr>
      <w:r w:rsidRPr="002B2A55">
        <w:t xml:space="preserve">7. </w:t>
      </w:r>
      <w:r w:rsidRPr="002B2A55">
        <w:tab/>
      </w:r>
      <w:proofErr w:type="spellStart"/>
      <w:r w:rsidRPr="002B2A55">
        <w:t>Therneau</w:t>
      </w:r>
      <w:proofErr w:type="spellEnd"/>
      <w:r w:rsidRPr="002B2A55">
        <w:t xml:space="preserve">, Terry; Atkinson, Beth </w:t>
      </w:r>
      <w:proofErr w:type="spellStart"/>
      <w:r w:rsidRPr="002B2A55">
        <w:t>Rpart</w:t>
      </w:r>
      <w:proofErr w:type="spellEnd"/>
      <w:r w:rsidRPr="002B2A55">
        <w:t>: Recursive Partitioning and Regression Trees.</w:t>
      </w:r>
    </w:p>
    <w:p w14:paraId="31C0CABA" w14:textId="77777777" w:rsidR="002B2A55" w:rsidRPr="002B2A55" w:rsidRDefault="002B2A55" w:rsidP="002B2A55">
      <w:pPr>
        <w:pStyle w:val="Bibliography"/>
      </w:pPr>
      <w:r w:rsidRPr="002B2A55">
        <w:t xml:space="preserve">8. </w:t>
      </w:r>
      <w:r w:rsidRPr="002B2A55">
        <w:tab/>
        <w:t xml:space="preserve">Procopio, M.; </w:t>
      </w:r>
      <w:proofErr w:type="spellStart"/>
      <w:r w:rsidRPr="002B2A55">
        <w:t>Barale</w:t>
      </w:r>
      <w:proofErr w:type="spellEnd"/>
      <w:r w:rsidRPr="002B2A55">
        <w:t xml:space="preserve">, M.; </w:t>
      </w:r>
      <w:proofErr w:type="spellStart"/>
      <w:r w:rsidRPr="002B2A55">
        <w:t>Bertaina</w:t>
      </w:r>
      <w:proofErr w:type="spellEnd"/>
      <w:r w:rsidRPr="002B2A55">
        <w:t xml:space="preserve">, S.; </w:t>
      </w:r>
      <w:proofErr w:type="spellStart"/>
      <w:r w:rsidRPr="002B2A55">
        <w:t>Sigrist</w:t>
      </w:r>
      <w:proofErr w:type="spellEnd"/>
      <w:r w:rsidRPr="002B2A55">
        <w:t xml:space="preserve">, S.; </w:t>
      </w:r>
      <w:proofErr w:type="spellStart"/>
      <w:r w:rsidRPr="002B2A55">
        <w:t>Mazzetti</w:t>
      </w:r>
      <w:proofErr w:type="spellEnd"/>
      <w:r w:rsidRPr="002B2A55">
        <w:t xml:space="preserve">, R.; </w:t>
      </w:r>
      <w:proofErr w:type="spellStart"/>
      <w:r w:rsidRPr="002B2A55">
        <w:t>Loiacono</w:t>
      </w:r>
      <w:proofErr w:type="spellEnd"/>
      <w:r w:rsidRPr="002B2A55">
        <w:t xml:space="preserve">, M.; </w:t>
      </w:r>
      <w:proofErr w:type="spellStart"/>
      <w:r w:rsidRPr="002B2A55">
        <w:t>Mengozzi</w:t>
      </w:r>
      <w:proofErr w:type="spellEnd"/>
      <w:r w:rsidRPr="002B2A55">
        <w:t xml:space="preserve">, G.; </w:t>
      </w:r>
      <w:proofErr w:type="spellStart"/>
      <w:r w:rsidRPr="002B2A55">
        <w:t>Ghigo</w:t>
      </w:r>
      <w:proofErr w:type="spellEnd"/>
      <w:r w:rsidRPr="002B2A55">
        <w:t xml:space="preserve">, E.; </w:t>
      </w:r>
      <w:proofErr w:type="spellStart"/>
      <w:r w:rsidRPr="002B2A55">
        <w:t>Maccario</w:t>
      </w:r>
      <w:proofErr w:type="spellEnd"/>
      <w:r w:rsidRPr="002B2A55">
        <w:t xml:space="preserve">, M. Cardiovascular Risk and Metabolic Syndrome in Primary Hyperparathyroidism and Their Correlation to Different Clinical Forms. </w:t>
      </w:r>
      <w:r w:rsidRPr="002B2A55">
        <w:rPr>
          <w:i/>
          <w:iCs/>
        </w:rPr>
        <w:t>Endocrine</w:t>
      </w:r>
      <w:r w:rsidRPr="002B2A55">
        <w:t xml:space="preserve"> </w:t>
      </w:r>
      <w:r w:rsidRPr="002B2A55">
        <w:rPr>
          <w:b/>
          <w:bCs/>
        </w:rPr>
        <w:t>2014</w:t>
      </w:r>
      <w:r w:rsidRPr="002B2A55">
        <w:t xml:space="preserve">, </w:t>
      </w:r>
      <w:r w:rsidRPr="002B2A55">
        <w:rPr>
          <w:i/>
          <w:iCs/>
        </w:rPr>
        <w:t>47</w:t>
      </w:r>
      <w:r w:rsidRPr="002B2A55">
        <w:t>, 581–589, doi:10.1007/s12020-013-0091-z.</w:t>
      </w:r>
    </w:p>
    <w:p w14:paraId="4C2E1BDC" w14:textId="77777777" w:rsidR="002B2A55" w:rsidRPr="002B2A55" w:rsidRDefault="002B2A55" w:rsidP="002B2A55">
      <w:pPr>
        <w:pStyle w:val="Bibliography"/>
      </w:pPr>
      <w:r w:rsidRPr="002B2A55">
        <w:t xml:space="preserve">9. </w:t>
      </w:r>
      <w:r w:rsidRPr="002B2A55">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proofErr w:type="spellStart"/>
      <w:r w:rsidRPr="002B2A55">
        <w:rPr>
          <w:i/>
          <w:iCs/>
        </w:rPr>
        <w:t>Int</w:t>
      </w:r>
      <w:proofErr w:type="spellEnd"/>
      <w:r w:rsidRPr="002B2A55">
        <w:rPr>
          <w:i/>
          <w:iCs/>
        </w:rPr>
        <w:t xml:space="preserve"> J Endocrinol</w:t>
      </w:r>
      <w:r w:rsidRPr="002B2A55">
        <w:t xml:space="preserve"> </w:t>
      </w:r>
      <w:r w:rsidRPr="002B2A55">
        <w:rPr>
          <w:b/>
          <w:bCs/>
        </w:rPr>
        <w:t>2012</w:t>
      </w:r>
      <w:r w:rsidRPr="002B2A55">
        <w:t xml:space="preserve">, </w:t>
      </w:r>
      <w:r w:rsidRPr="002B2A55">
        <w:rPr>
          <w:i/>
          <w:iCs/>
        </w:rPr>
        <w:t>2012</w:t>
      </w:r>
      <w:r w:rsidRPr="002B2A55">
        <w:t>, 408295, doi:10.1155/2012/408295.</w:t>
      </w:r>
    </w:p>
    <w:p w14:paraId="1FEF9C0B" w14:textId="77777777" w:rsidR="002B2A55" w:rsidRPr="002B2A55" w:rsidRDefault="002B2A55" w:rsidP="002B2A55">
      <w:pPr>
        <w:pStyle w:val="Bibliography"/>
      </w:pPr>
      <w:r w:rsidRPr="002B2A55">
        <w:t xml:space="preserve">10. </w:t>
      </w:r>
      <w:r w:rsidRPr="002B2A55">
        <w:tab/>
      </w:r>
      <w:proofErr w:type="spellStart"/>
      <w:r w:rsidRPr="002B2A55">
        <w:t>Luboshitzky</w:t>
      </w:r>
      <w:proofErr w:type="spellEnd"/>
      <w:r w:rsidRPr="002B2A55">
        <w:t xml:space="preserve">, R.; </w:t>
      </w:r>
      <w:proofErr w:type="spellStart"/>
      <w:r w:rsidRPr="002B2A55">
        <w:t>Chertok-Schaham</w:t>
      </w:r>
      <w:proofErr w:type="spellEnd"/>
      <w:r w:rsidRPr="002B2A55">
        <w:t xml:space="preserve">, Y.; </w:t>
      </w:r>
      <w:proofErr w:type="spellStart"/>
      <w:r w:rsidRPr="002B2A55">
        <w:t>Lavi</w:t>
      </w:r>
      <w:proofErr w:type="spellEnd"/>
      <w:r w:rsidRPr="002B2A55">
        <w:t xml:space="preserve">, I.; </w:t>
      </w:r>
      <w:proofErr w:type="spellStart"/>
      <w:r w:rsidRPr="002B2A55">
        <w:t>Ishay</w:t>
      </w:r>
      <w:proofErr w:type="spellEnd"/>
      <w:r w:rsidRPr="002B2A55">
        <w:t xml:space="preserve">, A. Cardiovascular Risk Factors in Primary Hyperparathyroidism. </w:t>
      </w:r>
      <w:r w:rsidRPr="002B2A55">
        <w:rPr>
          <w:i/>
          <w:iCs/>
        </w:rPr>
        <w:t>J Endocrinol Invest</w:t>
      </w:r>
      <w:r w:rsidRPr="002B2A55">
        <w:t xml:space="preserve"> </w:t>
      </w:r>
      <w:r w:rsidRPr="002B2A55">
        <w:rPr>
          <w:b/>
          <w:bCs/>
        </w:rPr>
        <w:t>2009</w:t>
      </w:r>
      <w:r w:rsidRPr="002B2A55">
        <w:t xml:space="preserve">, </w:t>
      </w:r>
      <w:r w:rsidRPr="002B2A55">
        <w:rPr>
          <w:i/>
          <w:iCs/>
        </w:rPr>
        <w:t>32</w:t>
      </w:r>
      <w:r w:rsidRPr="002B2A55">
        <w:t>, 317–321, doi:10.1007/BF03345719.</w:t>
      </w:r>
    </w:p>
    <w:p w14:paraId="464212A9" w14:textId="77777777" w:rsidR="002B2A55" w:rsidRPr="002B2A55" w:rsidRDefault="002B2A55" w:rsidP="002B2A55">
      <w:pPr>
        <w:pStyle w:val="Bibliography"/>
      </w:pPr>
      <w:r w:rsidRPr="002B2A55">
        <w:t xml:space="preserve">11. </w:t>
      </w:r>
      <w:r w:rsidRPr="002B2A55">
        <w:tab/>
        <w:t xml:space="preserve">Ring, M.; </w:t>
      </w:r>
      <w:proofErr w:type="spellStart"/>
      <w:r w:rsidRPr="002B2A55">
        <w:t>Farahnak</w:t>
      </w:r>
      <w:proofErr w:type="spellEnd"/>
      <w:r w:rsidRPr="002B2A55">
        <w:t xml:space="preserve">, P.; </w:t>
      </w:r>
      <w:proofErr w:type="spellStart"/>
      <w:r w:rsidRPr="002B2A55">
        <w:t>Gustavsson</w:t>
      </w:r>
      <w:proofErr w:type="spellEnd"/>
      <w:r w:rsidRPr="002B2A55">
        <w:t xml:space="preserve">, T.; Nilsson, I.-L.; Eriksson, M.J.; </w:t>
      </w:r>
      <w:proofErr w:type="spellStart"/>
      <w:r w:rsidRPr="002B2A55">
        <w:t>Caidahl</w:t>
      </w:r>
      <w:proofErr w:type="spellEnd"/>
      <w:r w:rsidRPr="002B2A55">
        <w:t xml:space="preserve">, K. Arterial Structure and Function in Mild Primary Hyperparathyroidism Is Not Directly Related to Parathyroid Hormone, Calcium, or Vitamin D. </w:t>
      </w:r>
      <w:proofErr w:type="spellStart"/>
      <w:r w:rsidRPr="002B2A55">
        <w:rPr>
          <w:i/>
          <w:iCs/>
        </w:rPr>
        <w:t>PLoS</w:t>
      </w:r>
      <w:proofErr w:type="spellEnd"/>
      <w:r w:rsidRPr="002B2A55">
        <w:rPr>
          <w:i/>
          <w:iCs/>
        </w:rPr>
        <w:t xml:space="preserve"> One</w:t>
      </w:r>
      <w:r w:rsidRPr="002B2A55">
        <w:t xml:space="preserve"> </w:t>
      </w:r>
      <w:r w:rsidRPr="002B2A55">
        <w:rPr>
          <w:b/>
          <w:bCs/>
        </w:rPr>
        <w:t>2012</w:t>
      </w:r>
      <w:r w:rsidRPr="002B2A55">
        <w:t xml:space="preserve">, </w:t>
      </w:r>
      <w:r w:rsidRPr="002B2A55">
        <w:rPr>
          <w:i/>
          <w:iCs/>
        </w:rPr>
        <w:t>7</w:t>
      </w:r>
      <w:r w:rsidRPr="002B2A55">
        <w:t xml:space="preserve">, e39519, </w:t>
      </w:r>
      <w:proofErr w:type="gramStart"/>
      <w:r w:rsidRPr="002B2A55">
        <w:t>doi:10.1371/journal.pone</w:t>
      </w:r>
      <w:proofErr w:type="gramEnd"/>
      <w:r w:rsidRPr="002B2A55">
        <w:t>.0039519.</w:t>
      </w:r>
    </w:p>
    <w:p w14:paraId="6FD2ADDD" w14:textId="77777777" w:rsidR="002B2A55" w:rsidRPr="002B2A55" w:rsidRDefault="002B2A55" w:rsidP="002B2A55">
      <w:pPr>
        <w:pStyle w:val="Bibliography"/>
      </w:pPr>
      <w:r w:rsidRPr="002B2A55">
        <w:t xml:space="preserve">12. </w:t>
      </w:r>
      <w:r w:rsidRPr="002B2A55">
        <w:tab/>
      </w:r>
      <w:proofErr w:type="spellStart"/>
      <w:r w:rsidRPr="002B2A55">
        <w:t>Farahnak</w:t>
      </w:r>
      <w:proofErr w:type="spellEnd"/>
      <w:r w:rsidRPr="002B2A55">
        <w:t xml:space="preserve">, P.; </w:t>
      </w:r>
      <w:proofErr w:type="spellStart"/>
      <w:r w:rsidRPr="002B2A55">
        <w:t>Lärfars</w:t>
      </w:r>
      <w:proofErr w:type="spellEnd"/>
      <w:r w:rsidRPr="002B2A55">
        <w:t xml:space="preserve">, G.; </w:t>
      </w:r>
      <w:proofErr w:type="spellStart"/>
      <w:r w:rsidRPr="002B2A55">
        <w:t>Sten</w:t>
      </w:r>
      <w:proofErr w:type="spellEnd"/>
      <w:r w:rsidRPr="002B2A55">
        <w:t xml:space="preserve">-Linder, M.; Nilsson, I.-L. Mild Primary Hyperparathyroidism: Vitamin D Deficiency and Cardiovascular Risk Markers. </w:t>
      </w:r>
      <w:r w:rsidRPr="002B2A55">
        <w:rPr>
          <w:i/>
          <w:iCs/>
        </w:rPr>
        <w:t xml:space="preserve">J </w:t>
      </w:r>
      <w:proofErr w:type="spellStart"/>
      <w:r w:rsidRPr="002B2A55">
        <w:rPr>
          <w:i/>
          <w:iCs/>
        </w:rPr>
        <w:t>Clin</w:t>
      </w:r>
      <w:proofErr w:type="spellEnd"/>
      <w:r w:rsidRPr="002B2A55">
        <w:rPr>
          <w:i/>
          <w:iCs/>
        </w:rPr>
        <w:t xml:space="preserve"> Endocrinol </w:t>
      </w:r>
      <w:proofErr w:type="spellStart"/>
      <w:r w:rsidRPr="002B2A55">
        <w:rPr>
          <w:i/>
          <w:iCs/>
        </w:rPr>
        <w:t>Metab</w:t>
      </w:r>
      <w:proofErr w:type="spellEnd"/>
      <w:r w:rsidRPr="002B2A55">
        <w:t xml:space="preserve"> </w:t>
      </w:r>
      <w:r w:rsidRPr="002B2A55">
        <w:rPr>
          <w:b/>
          <w:bCs/>
        </w:rPr>
        <w:t>2011</w:t>
      </w:r>
      <w:r w:rsidRPr="002B2A55">
        <w:t xml:space="preserve">, </w:t>
      </w:r>
      <w:r w:rsidRPr="002B2A55">
        <w:rPr>
          <w:i/>
          <w:iCs/>
        </w:rPr>
        <w:t>96</w:t>
      </w:r>
      <w:r w:rsidRPr="002B2A55">
        <w:t>, 2112–2118, doi:10.1210/jc.2011-0238.</w:t>
      </w:r>
    </w:p>
    <w:p w14:paraId="0064FAA3" w14:textId="77777777" w:rsidR="002B2A55" w:rsidRPr="002B2A55" w:rsidRDefault="002B2A55" w:rsidP="002B2A55">
      <w:pPr>
        <w:pStyle w:val="Bibliography"/>
      </w:pPr>
      <w:r w:rsidRPr="002B2A55">
        <w:t xml:space="preserve">13. </w:t>
      </w:r>
      <w:r w:rsidRPr="002B2A55">
        <w:tab/>
      </w:r>
      <w:proofErr w:type="spellStart"/>
      <w:r w:rsidRPr="002B2A55">
        <w:t>Christensson</w:t>
      </w:r>
      <w:proofErr w:type="spellEnd"/>
      <w:r w:rsidRPr="002B2A55">
        <w:t xml:space="preserve">, T.; </w:t>
      </w:r>
      <w:proofErr w:type="spellStart"/>
      <w:r w:rsidRPr="002B2A55">
        <w:t>Einarsson</w:t>
      </w:r>
      <w:proofErr w:type="spellEnd"/>
      <w:r w:rsidRPr="002B2A55">
        <w:t xml:space="preserve">, K. Serum Lipids before and after Parathyroidectomy in Patients with Primary Hyperparathyroidism. </w:t>
      </w:r>
      <w:proofErr w:type="spellStart"/>
      <w:r w:rsidRPr="002B2A55">
        <w:rPr>
          <w:i/>
          <w:iCs/>
        </w:rPr>
        <w:t>Clinica</w:t>
      </w:r>
      <w:proofErr w:type="spellEnd"/>
      <w:r w:rsidRPr="002B2A55">
        <w:rPr>
          <w:i/>
          <w:iCs/>
        </w:rPr>
        <w:t xml:space="preserve"> </w:t>
      </w:r>
      <w:proofErr w:type="spellStart"/>
      <w:r w:rsidRPr="002B2A55">
        <w:rPr>
          <w:i/>
          <w:iCs/>
        </w:rPr>
        <w:t>Chimica</w:t>
      </w:r>
      <w:proofErr w:type="spellEnd"/>
      <w:r w:rsidRPr="002B2A55">
        <w:rPr>
          <w:i/>
          <w:iCs/>
        </w:rPr>
        <w:t xml:space="preserve"> Acta</w:t>
      </w:r>
      <w:r w:rsidRPr="002B2A55">
        <w:t xml:space="preserve"> </w:t>
      </w:r>
      <w:r w:rsidRPr="002B2A55">
        <w:rPr>
          <w:b/>
          <w:bCs/>
        </w:rPr>
        <w:t>1977</w:t>
      </w:r>
      <w:r w:rsidRPr="002B2A55">
        <w:t xml:space="preserve">, </w:t>
      </w:r>
      <w:r w:rsidRPr="002B2A55">
        <w:rPr>
          <w:i/>
          <w:iCs/>
        </w:rPr>
        <w:t>78</w:t>
      </w:r>
      <w:r w:rsidRPr="002B2A55">
        <w:t>, 411–415, doi:10.1016/0009-8981(77)90074-2.</w:t>
      </w:r>
    </w:p>
    <w:p w14:paraId="3CF002BA" w14:textId="77777777" w:rsidR="002B2A55" w:rsidRPr="002B2A55" w:rsidRDefault="002B2A55" w:rsidP="002B2A55">
      <w:pPr>
        <w:pStyle w:val="Bibliography"/>
      </w:pPr>
      <w:r w:rsidRPr="002B2A55">
        <w:t xml:space="preserve">14. </w:t>
      </w:r>
      <w:r w:rsidRPr="002B2A55">
        <w:tab/>
      </w:r>
      <w:proofErr w:type="spellStart"/>
      <w:r w:rsidRPr="002B2A55">
        <w:t>Ejlsmark-Svensson</w:t>
      </w:r>
      <w:proofErr w:type="spellEnd"/>
      <w:r w:rsidRPr="002B2A55">
        <w:t xml:space="preserve">, H.; </w:t>
      </w:r>
      <w:proofErr w:type="spellStart"/>
      <w:r w:rsidRPr="002B2A55">
        <w:t>Rolighed</w:t>
      </w:r>
      <w:proofErr w:type="spellEnd"/>
      <w:r w:rsidRPr="002B2A55">
        <w:t xml:space="preserve">, L.; </w:t>
      </w:r>
      <w:proofErr w:type="spellStart"/>
      <w:r w:rsidRPr="002B2A55">
        <w:t>Rejnmark</w:t>
      </w:r>
      <w:proofErr w:type="spellEnd"/>
      <w:r w:rsidRPr="002B2A55">
        <w:t xml:space="preserve">, L. Effect of Parathyroidectomy on Cardiovascular Risk Factors in Primary Hyperparathyroidism: A Randomized Clinical Trial. </w:t>
      </w:r>
      <w:r w:rsidRPr="002B2A55">
        <w:rPr>
          <w:i/>
          <w:iCs/>
        </w:rPr>
        <w:t>The Journal of Clinical Endocrinology &amp; Metabolism</w:t>
      </w:r>
      <w:r w:rsidRPr="002B2A55">
        <w:t xml:space="preserve"> </w:t>
      </w:r>
      <w:r w:rsidRPr="002B2A55">
        <w:rPr>
          <w:b/>
          <w:bCs/>
        </w:rPr>
        <w:t>2019</w:t>
      </w:r>
      <w:r w:rsidRPr="002B2A55">
        <w:t xml:space="preserve">, </w:t>
      </w:r>
      <w:r w:rsidRPr="002B2A55">
        <w:rPr>
          <w:i/>
          <w:iCs/>
        </w:rPr>
        <w:t>104</w:t>
      </w:r>
      <w:r w:rsidRPr="002B2A55">
        <w:t>, 3223–3232, doi:10.1210/jc.2018-02456.</w:t>
      </w:r>
    </w:p>
    <w:p w14:paraId="5EA5664C" w14:textId="77777777" w:rsidR="002B2A55" w:rsidRPr="002B2A55" w:rsidRDefault="002B2A55" w:rsidP="002B2A55">
      <w:pPr>
        <w:pStyle w:val="Bibliography"/>
      </w:pPr>
      <w:r w:rsidRPr="002B2A55">
        <w:t xml:space="preserve">15. </w:t>
      </w:r>
      <w:r w:rsidRPr="002B2A55">
        <w:tab/>
      </w:r>
      <w:proofErr w:type="spellStart"/>
      <w:r w:rsidRPr="002B2A55">
        <w:t>Hagström</w:t>
      </w:r>
      <w:proofErr w:type="spellEnd"/>
      <w:r w:rsidRPr="002B2A55">
        <w:t xml:space="preserve">, E.; Lundgren, E.; </w:t>
      </w:r>
      <w:proofErr w:type="spellStart"/>
      <w:r w:rsidRPr="002B2A55">
        <w:t>Rastad</w:t>
      </w:r>
      <w:proofErr w:type="spellEnd"/>
      <w:r w:rsidRPr="002B2A55">
        <w:t xml:space="preserve">, J.; Hellman, P. Metabolic Abnormalities in Patients with </w:t>
      </w:r>
      <w:proofErr w:type="spellStart"/>
      <w:r w:rsidRPr="002B2A55">
        <w:t>Normocalcemic</w:t>
      </w:r>
      <w:proofErr w:type="spellEnd"/>
      <w:r w:rsidRPr="002B2A55">
        <w:t xml:space="preserve"> Hyperparathyroidism Detected at a Population-Based Screening. </w:t>
      </w:r>
      <w:r w:rsidRPr="002B2A55">
        <w:rPr>
          <w:i/>
          <w:iCs/>
        </w:rPr>
        <w:t>European Journal of Endocrinology</w:t>
      </w:r>
      <w:r w:rsidRPr="002B2A55">
        <w:t xml:space="preserve"> </w:t>
      </w:r>
      <w:r w:rsidRPr="002B2A55">
        <w:rPr>
          <w:b/>
          <w:bCs/>
        </w:rPr>
        <w:t>2006</w:t>
      </w:r>
      <w:r w:rsidRPr="002B2A55">
        <w:t xml:space="preserve">, </w:t>
      </w:r>
      <w:r w:rsidRPr="002B2A55">
        <w:rPr>
          <w:i/>
          <w:iCs/>
        </w:rPr>
        <w:t>155</w:t>
      </w:r>
      <w:r w:rsidRPr="002B2A55">
        <w:t>, 33–39, doi:10.1530/eje.1.02173.</w:t>
      </w:r>
    </w:p>
    <w:p w14:paraId="0A5259D7" w14:textId="77777777" w:rsidR="002B2A55" w:rsidRPr="002B2A55" w:rsidRDefault="002B2A55" w:rsidP="002B2A55">
      <w:pPr>
        <w:pStyle w:val="Bibliography"/>
      </w:pPr>
      <w:r w:rsidRPr="002B2A55">
        <w:t xml:space="preserve">16. </w:t>
      </w:r>
      <w:r w:rsidRPr="002B2A55">
        <w:tab/>
      </w:r>
      <w:proofErr w:type="spellStart"/>
      <w:r w:rsidRPr="002B2A55">
        <w:t>Kaji</w:t>
      </w:r>
      <w:proofErr w:type="spellEnd"/>
      <w:r w:rsidRPr="002B2A55">
        <w:t xml:space="preserve">, H.; </w:t>
      </w:r>
      <w:proofErr w:type="spellStart"/>
      <w:r w:rsidRPr="002B2A55">
        <w:t>Hisa</w:t>
      </w:r>
      <w:proofErr w:type="spellEnd"/>
      <w:r w:rsidRPr="002B2A55">
        <w:t xml:space="preserve">, I.; Inoue, Y.; Sugimoto, T. Low Density Lipoprotein-Cholesterol Levels Affect Vertebral Fracture Risk in Female Patients with Primary Hyperparathyroidism. </w:t>
      </w:r>
      <w:proofErr w:type="spellStart"/>
      <w:r w:rsidRPr="002B2A55">
        <w:rPr>
          <w:i/>
          <w:iCs/>
        </w:rPr>
        <w:t>Exp</w:t>
      </w:r>
      <w:proofErr w:type="spellEnd"/>
      <w:r w:rsidRPr="002B2A55">
        <w:rPr>
          <w:i/>
          <w:iCs/>
        </w:rPr>
        <w:t xml:space="preserve"> </w:t>
      </w:r>
      <w:proofErr w:type="spellStart"/>
      <w:r w:rsidRPr="002B2A55">
        <w:rPr>
          <w:i/>
          <w:iCs/>
        </w:rPr>
        <w:t>Clin</w:t>
      </w:r>
      <w:proofErr w:type="spellEnd"/>
      <w:r w:rsidRPr="002B2A55">
        <w:rPr>
          <w:i/>
          <w:iCs/>
        </w:rPr>
        <w:t xml:space="preserve"> Endocrinol Diabetes</w:t>
      </w:r>
      <w:r w:rsidRPr="002B2A55">
        <w:t xml:space="preserve"> </w:t>
      </w:r>
      <w:r w:rsidRPr="002B2A55">
        <w:rPr>
          <w:b/>
          <w:bCs/>
        </w:rPr>
        <w:t>2010</w:t>
      </w:r>
      <w:r w:rsidRPr="002B2A55">
        <w:t xml:space="preserve">, </w:t>
      </w:r>
      <w:r w:rsidRPr="002B2A55">
        <w:rPr>
          <w:i/>
          <w:iCs/>
        </w:rPr>
        <w:t>118</w:t>
      </w:r>
      <w:r w:rsidRPr="002B2A55">
        <w:t>, 371–376, doi:10.1055/s-0029-1224152.</w:t>
      </w:r>
    </w:p>
    <w:p w14:paraId="73AC5D9C" w14:textId="22D07082"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76FC8527" w:rsidR="003A7331" w:rsidRPr="002A2864" w:rsidRDefault="003A7331" w:rsidP="00A35CFB">
      <w:pPr>
        <w:pStyle w:val="Heading1"/>
      </w:pPr>
      <w:r>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337E88EB"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60827038"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2-12-04T16:01:00Z" w:initials="DB">
    <w:p w14:paraId="4FA65581" w14:textId="58BC59DE" w:rsidR="00546A2E" w:rsidRDefault="00546A2E">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can you add some details about clinical measurements (especially calcium, cholesterol, </w:t>
      </w:r>
      <w:proofErr w:type="spellStart"/>
      <w:r>
        <w:t>hdl</w:t>
      </w:r>
      <w:proofErr w:type="spellEnd"/>
      <w:r>
        <w:t>, triglycerides) and DEXA scans.</w:t>
      </w:r>
    </w:p>
  </w:comment>
  <w:comment w:id="2" w:author="Dave Bridges" w:date="2022-12-04T16:08:00Z" w:initials="DB">
    <w:p w14:paraId="6B96FBFB" w14:textId="0028DF27" w:rsidR="00650AE4" w:rsidRDefault="00650AE4">
      <w:pPr>
        <w:pStyle w:val="CommentText"/>
      </w:pPr>
      <w:r>
        <w:rPr>
          <w:rStyle w:val="CommentReference"/>
        </w:rPr>
        <w:annotationRef/>
      </w:r>
      <w:r>
        <w:t>Could add PTX data</w:t>
      </w:r>
    </w:p>
  </w:comment>
  <w:comment w:id="3" w:author="Dave Bridges" w:date="2022-12-04T16:03:00Z" w:initials="DB">
    <w:p w14:paraId="7B6B0FD5" w14:textId="774AE2AB" w:rsidR="005D3422" w:rsidRDefault="005D3422">
      <w:pPr>
        <w:pStyle w:val="CommentText"/>
      </w:pPr>
      <w:r>
        <w:rPr>
          <w:rStyle w:val="CommentReference"/>
        </w:rPr>
        <w:annotationRef/>
      </w:r>
      <w:r>
        <w:t xml:space="preserve">Need to check on </w:t>
      </w:r>
      <w:proofErr w:type="spellStart"/>
      <w:r>
        <w:t>on</w:t>
      </w:r>
      <w:proofErr w:type="spellEnd"/>
      <w:r>
        <w:t xml:space="preserve"> data from statin treatments</w:t>
      </w:r>
    </w:p>
  </w:comment>
  <w:comment w:id="4" w:author="Dave Bridges" w:date="2022-12-04T16:27:00Z" w:initials="DB">
    <w:p w14:paraId="7B2CE636" w14:textId="7E12A346" w:rsidR="004C7DE0" w:rsidRDefault="004C7DE0">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please add in any other sources of funding or acknowledgements you would like to include.</w:t>
      </w:r>
    </w:p>
  </w:comment>
  <w:comment w:id="5" w:author="Dave Bridges" w:date="2022-12-04T16:24:00Z" w:initials="DB">
    <w:p w14:paraId="109D39D4" w14:textId="77777777" w:rsidR="00CF6D4C" w:rsidRDefault="00CF6D4C">
      <w:pPr>
        <w:pStyle w:val="CommentText"/>
      </w:pPr>
      <w:r>
        <w:rPr>
          <w:rStyle w:val="CommentReference"/>
        </w:rPr>
        <w:annotationRef/>
      </w:r>
      <w:r>
        <w:t xml:space="preserve">We use </w:t>
      </w:r>
      <w:proofErr w:type="spellStart"/>
      <w:r>
        <w:t>CReDIT</w:t>
      </w:r>
      <w:proofErr w:type="spellEnd"/>
      <w:r>
        <w:t xml:space="preserve"> ontologies to organize author contributions </w:t>
      </w:r>
      <w:r w:rsidRPr="00CF6D4C">
        <w:t>https://credit.niso.org/</w:t>
      </w:r>
      <w:r>
        <w:t xml:space="preserve"> </w:t>
      </w:r>
    </w:p>
    <w:p w14:paraId="388FD89A" w14:textId="77777777" w:rsidR="0068503A" w:rsidRDefault="0068503A">
      <w:pPr>
        <w:pStyle w:val="CommentText"/>
      </w:pPr>
    </w:p>
    <w:p w14:paraId="202A0648" w14:textId="642D26F4" w:rsidR="0068503A" w:rsidRDefault="0068503A">
      <w:pPr>
        <w:pStyle w:val="CommentText"/>
      </w:pPr>
      <w:r>
        <w:t>Feel free to add 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A65581" w15:done="0"/>
  <w15:commentEx w15:paraId="6B96FBFB" w15:done="0"/>
  <w15:commentEx w15:paraId="7B6B0FD5" w15:done="0"/>
  <w15:commentEx w15:paraId="7B2CE636" w15:done="0"/>
  <w15:commentEx w15:paraId="202A06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A65581" w16cid:durableId="273742BF"/>
  <w16cid:commentId w16cid:paraId="6B96FBFB" w16cid:durableId="2737447B"/>
  <w16cid:commentId w16cid:paraId="7B6B0FD5" w16cid:durableId="2737433D"/>
  <w16cid:commentId w16cid:paraId="7B2CE636" w16cid:durableId="273748E6"/>
  <w16cid:commentId w16cid:paraId="202A0648" w16cid:durableId="27374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A008F"/>
    <w:rsid w:val="000B2E8A"/>
    <w:rsid w:val="000C06E4"/>
    <w:rsid w:val="00107DAE"/>
    <w:rsid w:val="00143D60"/>
    <w:rsid w:val="001651F4"/>
    <w:rsid w:val="0017038D"/>
    <w:rsid w:val="00181330"/>
    <w:rsid w:val="00193752"/>
    <w:rsid w:val="00194B8A"/>
    <w:rsid w:val="001C5E79"/>
    <w:rsid w:val="001D0F83"/>
    <w:rsid w:val="001D2184"/>
    <w:rsid w:val="00216CAB"/>
    <w:rsid w:val="002762BB"/>
    <w:rsid w:val="002A2864"/>
    <w:rsid w:val="002B2A55"/>
    <w:rsid w:val="002F7AF7"/>
    <w:rsid w:val="00305805"/>
    <w:rsid w:val="00372CFF"/>
    <w:rsid w:val="003A7331"/>
    <w:rsid w:val="003B394D"/>
    <w:rsid w:val="004013A7"/>
    <w:rsid w:val="00403545"/>
    <w:rsid w:val="00414CEB"/>
    <w:rsid w:val="00415101"/>
    <w:rsid w:val="0048783D"/>
    <w:rsid w:val="004A3948"/>
    <w:rsid w:val="004B43E6"/>
    <w:rsid w:val="004C7DE0"/>
    <w:rsid w:val="004D542D"/>
    <w:rsid w:val="004E1849"/>
    <w:rsid w:val="004E1D77"/>
    <w:rsid w:val="004E1E43"/>
    <w:rsid w:val="005117D5"/>
    <w:rsid w:val="00546A2E"/>
    <w:rsid w:val="005D3422"/>
    <w:rsid w:val="005F3B22"/>
    <w:rsid w:val="0061059B"/>
    <w:rsid w:val="00614900"/>
    <w:rsid w:val="006205D8"/>
    <w:rsid w:val="006416DA"/>
    <w:rsid w:val="00650AE4"/>
    <w:rsid w:val="0068342C"/>
    <w:rsid w:val="0068503A"/>
    <w:rsid w:val="006B12FE"/>
    <w:rsid w:val="007014BD"/>
    <w:rsid w:val="0071130A"/>
    <w:rsid w:val="00724665"/>
    <w:rsid w:val="00737E63"/>
    <w:rsid w:val="00756ED0"/>
    <w:rsid w:val="0079698D"/>
    <w:rsid w:val="007C5995"/>
    <w:rsid w:val="007D37CB"/>
    <w:rsid w:val="00810119"/>
    <w:rsid w:val="00812E64"/>
    <w:rsid w:val="008210DC"/>
    <w:rsid w:val="00864E8B"/>
    <w:rsid w:val="008A3818"/>
    <w:rsid w:val="008B0A52"/>
    <w:rsid w:val="008C79AA"/>
    <w:rsid w:val="008D5B9F"/>
    <w:rsid w:val="009516D5"/>
    <w:rsid w:val="009A1515"/>
    <w:rsid w:val="009B2FF9"/>
    <w:rsid w:val="009C47AD"/>
    <w:rsid w:val="009D2910"/>
    <w:rsid w:val="00A07221"/>
    <w:rsid w:val="00A35CFB"/>
    <w:rsid w:val="00A45CB6"/>
    <w:rsid w:val="00A8356A"/>
    <w:rsid w:val="00AA4501"/>
    <w:rsid w:val="00AB6E43"/>
    <w:rsid w:val="00AD22DF"/>
    <w:rsid w:val="00AD2F62"/>
    <w:rsid w:val="00AF24F7"/>
    <w:rsid w:val="00B063F8"/>
    <w:rsid w:val="00B24424"/>
    <w:rsid w:val="00B26227"/>
    <w:rsid w:val="00B66305"/>
    <w:rsid w:val="00BC2D63"/>
    <w:rsid w:val="00C13CA6"/>
    <w:rsid w:val="00C21E70"/>
    <w:rsid w:val="00C365BE"/>
    <w:rsid w:val="00C36BC2"/>
    <w:rsid w:val="00C40CDF"/>
    <w:rsid w:val="00C57455"/>
    <w:rsid w:val="00C94146"/>
    <w:rsid w:val="00CD1A8A"/>
    <w:rsid w:val="00CF0667"/>
    <w:rsid w:val="00CF6D4C"/>
    <w:rsid w:val="00D24431"/>
    <w:rsid w:val="00D609A7"/>
    <w:rsid w:val="00DA3158"/>
    <w:rsid w:val="00DA4A35"/>
    <w:rsid w:val="00DC7459"/>
    <w:rsid w:val="00DE244E"/>
    <w:rsid w:val="00E40246"/>
    <w:rsid w:val="00E51E39"/>
    <w:rsid w:val="00E52D5C"/>
    <w:rsid w:val="00E56EE1"/>
    <w:rsid w:val="00E60FD3"/>
    <w:rsid w:val="00E86175"/>
    <w:rsid w:val="00E96B7D"/>
    <w:rsid w:val="00EA279D"/>
    <w:rsid w:val="00EB4B45"/>
    <w:rsid w:val="00EC029C"/>
    <w:rsid w:val="00EE6647"/>
    <w:rsid w:val="00F10A80"/>
    <w:rsid w:val="00F263F9"/>
    <w:rsid w:val="00F30CF8"/>
    <w:rsid w:val="00F63C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2A55"/>
    <w:rPr>
      <w:rFonts w:ascii="Times New Roman" w:eastAsia="Times New Roman" w:hAnsi="Times New Roman" w:cs="Times New Roman"/>
    </w:rPr>
  </w:style>
  <w:style w:type="paragraph" w:styleId="Heading1">
    <w:name w:val="heading 1"/>
    <w:basedOn w:val="Normal"/>
    <w:next w:val="Normal"/>
    <w:link w:val="Heading1Char"/>
    <w:uiPriority w:val="9"/>
    <w:qFormat/>
    <w:rsid w:val="003B394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B394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39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B394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 w:type="paragraph" w:styleId="Bibliography">
    <w:name w:val="Bibliography"/>
    <w:basedOn w:val="Normal"/>
    <w:next w:val="Normal"/>
    <w:uiPriority w:val="37"/>
    <w:unhideWhenUsed/>
    <w:rsid w:val="007C5995"/>
    <w:pPr>
      <w:tabs>
        <w:tab w:val="left" w:pos="500"/>
      </w:tabs>
      <w:ind w:left="504" w:hanging="504"/>
    </w:pPr>
  </w:style>
  <w:style w:type="paragraph" w:styleId="Title">
    <w:name w:val="Title"/>
    <w:basedOn w:val="Normal"/>
    <w:next w:val="Normal"/>
    <w:link w:val="TitleChar"/>
    <w:uiPriority w:val="10"/>
    <w:qFormat/>
    <w:rsid w:val="00E56EE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6EE1"/>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E56E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hyperlink" Target="https://github.com/BridgesLab/PrecisionNutrition" TargetMode="External"/><Relationship Id="rId5" Type="http://schemas.openxmlformats.org/officeDocument/2006/relationships/hyperlink" Target="mailto:davebrid@umich.edu" TargetMode="External"/><Relationship Id="rId10" Type="http://schemas.openxmlformats.org/officeDocument/2006/relationships/hyperlink" Target="http://www.genenetwork.org/" TargetMode="External"/><Relationship Id="rId4" Type="http://schemas.openxmlformats.org/officeDocument/2006/relationships/webSettings" Target="webSettings.xml"/><Relationship Id="rId9" Type="http://schemas.openxmlformats.org/officeDocument/2006/relationships/hyperlink" Target="https://www.jax.org/research-and-faculty/genetic-diversity-initiative/tools-data/diversity-outbred-databas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0</TotalTime>
  <Pages>7</Pages>
  <Words>7941</Words>
  <Characters>45268</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6</cp:revision>
  <dcterms:created xsi:type="dcterms:W3CDTF">2022-11-27T15:44:00Z</dcterms:created>
  <dcterms:modified xsi:type="dcterms:W3CDTF">2022-12-04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nvOmEnB"/&gt;&lt;style id="http://www.zotero.org/styles/nutrients" hasBibliography="1" bibliographyStyleHasBeenSet="1"/&gt;&lt;prefs&gt;&lt;pref name="fieldType" value="Field"/&gt;&lt;/prefs&gt;&lt;/data&gt;</vt:lpwstr>
  </property>
</Properties>
</file>